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137BE5" w14:textId="77777777" w:rsidR="00A514E6" w:rsidRDefault="00C57C14" w:rsidP="00A514E6">
      <w:pPr>
        <w:spacing w:after="0" w:line="9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1F3ACFC7" wp14:editId="2E41D0D2">
            <wp:simplePos x="0" y="0"/>
            <wp:positionH relativeFrom="column">
              <wp:posOffset>1822402</wp:posOffset>
            </wp:positionH>
            <wp:positionV relativeFrom="paragraph">
              <wp:posOffset>319609</wp:posOffset>
            </wp:positionV>
            <wp:extent cx="1446806" cy="1440611"/>
            <wp:effectExtent l="19050" t="0" r="994" b="0"/>
            <wp:wrapNone/>
            <wp:docPr id="2" name="Picture 1" descr="C:\Users\bayu\Downloads\SHAREit\Redmi 3S\file\IMG-20180531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ayu\Downloads\SHAREit\Redmi 3S\file\IMG-20180531-WA0003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6806" cy="144061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A514E6" w:rsidRPr="00A514E6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A514E6">
        <w:rPr>
          <w:rFonts w:ascii="Times New Roman" w:hAnsi="Times New Roman" w:cs="Times New Roman"/>
          <w:b/>
          <w:sz w:val="28"/>
          <w:szCs w:val="28"/>
        </w:rPr>
        <w:t>TUGAS AKHIR</w:t>
      </w:r>
    </w:p>
    <w:p w14:paraId="4B84B0AB" w14:textId="77777777" w:rsidR="00356313" w:rsidRDefault="00356313" w:rsidP="004A26C0">
      <w:pPr>
        <w:spacing w:after="0" w:line="360" w:lineRule="auto"/>
        <w:jc w:val="center"/>
      </w:pPr>
    </w:p>
    <w:p w14:paraId="3C7A7DF7" w14:textId="77777777" w:rsidR="00A514E6" w:rsidRDefault="00A514E6" w:rsidP="004A26C0">
      <w:pPr>
        <w:spacing w:after="0" w:line="360" w:lineRule="auto"/>
        <w:jc w:val="center"/>
      </w:pPr>
    </w:p>
    <w:p w14:paraId="423F5182" w14:textId="77777777" w:rsidR="00A514E6" w:rsidRDefault="00A514E6" w:rsidP="004A26C0">
      <w:pPr>
        <w:spacing w:after="0" w:line="360" w:lineRule="auto"/>
        <w:jc w:val="center"/>
      </w:pPr>
    </w:p>
    <w:p w14:paraId="1226CDD5" w14:textId="77777777" w:rsidR="00A514E6" w:rsidRDefault="00A514E6" w:rsidP="00A514E6">
      <w:pPr>
        <w:spacing w:after="0" w:line="360" w:lineRule="auto"/>
      </w:pPr>
    </w:p>
    <w:p w14:paraId="75B3238A" w14:textId="20EE6099" w:rsidR="004A26C0" w:rsidRDefault="00F95F1A" w:rsidP="002D745A">
      <w:pPr>
        <w:spacing w:after="0" w:line="240" w:lineRule="auto"/>
        <w:ind w:right="-284" w:hanging="284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E3B11">
        <w:rPr>
          <w:rFonts w:ascii="Times New Roman" w:hAnsi="Times New Roman" w:cs="Times New Roman"/>
          <w:b/>
          <w:sz w:val="24"/>
          <w:szCs w:val="24"/>
        </w:rPr>
        <w:t>Rancang</w:t>
      </w:r>
      <w:proofErr w:type="spellEnd"/>
      <w:r w:rsidRPr="00EE3B1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E3B11">
        <w:rPr>
          <w:rFonts w:ascii="Times New Roman" w:hAnsi="Times New Roman" w:cs="Times New Roman"/>
          <w:b/>
          <w:sz w:val="24"/>
          <w:szCs w:val="24"/>
        </w:rPr>
        <w:t>Bangun</w:t>
      </w:r>
      <w:proofErr w:type="spellEnd"/>
      <w:r w:rsidRPr="00EE3B1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anam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Herbal </w:t>
      </w:r>
      <w:proofErr w:type="spellStart"/>
      <w:r w:rsidRPr="00EE3B11">
        <w:rPr>
          <w:rFonts w:ascii="Times New Roman" w:hAnsi="Times New Roman" w:cs="Times New Roman"/>
          <w:b/>
          <w:sz w:val="24"/>
          <w:szCs w:val="24"/>
        </w:rPr>
        <w:t>Sebagai</w:t>
      </w:r>
      <w:proofErr w:type="spellEnd"/>
      <w:r w:rsidRPr="00EE3B1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E3B11">
        <w:rPr>
          <w:rFonts w:ascii="Times New Roman" w:hAnsi="Times New Roman" w:cs="Times New Roman"/>
          <w:b/>
          <w:sz w:val="24"/>
          <w:szCs w:val="24"/>
        </w:rPr>
        <w:t>Alternat</w:t>
      </w:r>
      <w:r>
        <w:rPr>
          <w:rFonts w:ascii="Times New Roman" w:hAnsi="Times New Roman" w:cs="Times New Roman"/>
          <w:b/>
          <w:sz w:val="24"/>
          <w:szCs w:val="24"/>
        </w:rPr>
        <w:t>if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gobat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E3B11">
        <w:rPr>
          <w:rFonts w:ascii="Times New Roman" w:hAnsi="Times New Roman" w:cs="Times New Roman"/>
          <w:b/>
          <w:sz w:val="24"/>
          <w:szCs w:val="24"/>
        </w:rPr>
        <w:t>Android</w:t>
      </w:r>
    </w:p>
    <w:p w14:paraId="74676A0E" w14:textId="77777777" w:rsidR="004A26C0" w:rsidRDefault="004A26C0" w:rsidP="004A26C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3E5C7DEB" w14:textId="77777777" w:rsidR="004A26C0" w:rsidRDefault="004A26C0" w:rsidP="004A26C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576A52" w14:textId="77777777" w:rsidR="004A26C0" w:rsidRDefault="004A26C0" w:rsidP="004A26C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D96D6B5" w14:textId="77777777" w:rsidR="002D745A" w:rsidRDefault="002D745A" w:rsidP="004A26C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EB7AE9A" w14:textId="77777777" w:rsidR="002D745A" w:rsidRDefault="002D745A" w:rsidP="004A26C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7B22369" w14:textId="77777777" w:rsidR="004A26C0" w:rsidRDefault="004A26C0" w:rsidP="004A26C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LEH:</w:t>
      </w:r>
    </w:p>
    <w:p w14:paraId="78054856" w14:textId="77777777" w:rsidR="002D745A" w:rsidRDefault="004A26C0" w:rsidP="00F96D5C">
      <w:pPr>
        <w:spacing w:after="0" w:line="360" w:lineRule="auto"/>
        <w:jc w:val="center"/>
        <w:rPr>
          <w:b/>
        </w:rPr>
      </w:pPr>
      <w:r>
        <w:rPr>
          <w:rFonts w:ascii="Times New Roman" w:hAnsi="Times New Roman" w:cs="Times New Roman"/>
          <w:b/>
          <w:sz w:val="24"/>
          <w:szCs w:val="24"/>
        </w:rPr>
        <w:t>BAYU ANDRIYAS</w:t>
      </w:r>
      <w:r w:rsidR="002D745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D745A" w:rsidRPr="00356302">
        <w:rPr>
          <w:rFonts w:ascii="Times New Roman" w:hAnsi="Times New Roman" w:cs="Times New Roman"/>
          <w:b/>
          <w:sz w:val="24"/>
        </w:rPr>
        <w:t>1524133006</w:t>
      </w:r>
    </w:p>
    <w:p w14:paraId="7DB4F93C" w14:textId="77777777" w:rsidR="004A26C0" w:rsidRDefault="004A26C0" w:rsidP="00F96D5C">
      <w:pPr>
        <w:spacing w:after="0" w:line="960" w:lineRule="auto"/>
        <w:jc w:val="center"/>
        <w:rPr>
          <w:rFonts w:ascii="Times New Roman" w:hAnsi="Times New Roman" w:cs="Times New Roman"/>
          <w:b/>
          <w:sz w:val="24"/>
        </w:rPr>
      </w:pPr>
    </w:p>
    <w:p w14:paraId="22CA6584" w14:textId="77777777" w:rsidR="00F96D5C" w:rsidRDefault="00F96D5C" w:rsidP="00F96D5C">
      <w:pPr>
        <w:spacing w:after="0" w:line="960" w:lineRule="auto"/>
        <w:jc w:val="center"/>
        <w:rPr>
          <w:rFonts w:ascii="Times New Roman" w:hAnsi="Times New Roman" w:cs="Times New Roman"/>
          <w:b/>
          <w:sz w:val="24"/>
        </w:rPr>
      </w:pPr>
    </w:p>
    <w:p w14:paraId="49A53006" w14:textId="77777777" w:rsidR="002D745A" w:rsidRDefault="002D745A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6130436C" w14:textId="77777777" w:rsidR="002D745A" w:rsidRDefault="002D745A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3977FFF" w14:textId="77777777" w:rsidR="002D745A" w:rsidRDefault="002D745A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3616137B" w14:textId="77777777" w:rsidR="00A514E6" w:rsidRDefault="00A514E6" w:rsidP="002D745A">
      <w:pPr>
        <w:tabs>
          <w:tab w:val="left" w:pos="7230"/>
        </w:tabs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7F63838" w14:textId="77777777" w:rsidR="00A514E6" w:rsidRDefault="00A514E6" w:rsidP="002D745A">
      <w:pPr>
        <w:tabs>
          <w:tab w:val="left" w:pos="7230"/>
        </w:tabs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BD76A5A" w14:textId="77777777" w:rsidR="00F96D5C" w:rsidRPr="00F96D5C" w:rsidRDefault="00F96D5C" w:rsidP="002D745A">
      <w:pPr>
        <w:tabs>
          <w:tab w:val="left" w:pos="7230"/>
        </w:tabs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PROGRAM STUDI D3 TEKNIK ELEKTRO </w:t>
      </w:r>
    </w:p>
    <w:p w14:paraId="6217C666" w14:textId="77777777" w:rsidR="00F96D5C" w:rsidRDefault="00F96D5C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452330BD" w14:textId="77777777" w:rsidR="00F96D5C" w:rsidRDefault="00F96D5C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72119BE6" w14:textId="77777777" w:rsidR="00A514E6" w:rsidRDefault="00A514E6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2896AD35" w14:textId="77777777" w:rsidR="00F96D5C" w:rsidRDefault="006D6500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GUSTUS</w:t>
      </w:r>
      <w:r w:rsidR="00F96D5C">
        <w:rPr>
          <w:rFonts w:ascii="Times New Roman" w:hAnsi="Times New Roman" w:cs="Times New Roman"/>
          <w:b/>
          <w:sz w:val="24"/>
          <w:szCs w:val="24"/>
        </w:rPr>
        <w:t xml:space="preserve"> 2018</w:t>
      </w:r>
    </w:p>
    <w:p w14:paraId="377F9E66" w14:textId="77777777" w:rsidR="002D745A" w:rsidRDefault="002D745A" w:rsidP="002D745A">
      <w:pPr>
        <w:spacing w:after="0" w:line="1200" w:lineRule="auto"/>
        <w:rPr>
          <w:rFonts w:ascii="Times New Roman" w:hAnsi="Times New Roman" w:cs="Times New Roman"/>
          <w:b/>
          <w:sz w:val="28"/>
          <w:szCs w:val="28"/>
        </w:rPr>
      </w:pPr>
    </w:p>
    <w:p w14:paraId="35EC8838" w14:textId="77777777" w:rsidR="004A26C0" w:rsidRDefault="00C60D8B" w:rsidP="00F96D5C">
      <w:pPr>
        <w:spacing w:after="0" w:line="120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TUGAS AKHIR</w:t>
      </w:r>
    </w:p>
    <w:p w14:paraId="4E32AC07" w14:textId="77777777" w:rsidR="002D745A" w:rsidRDefault="002D745A" w:rsidP="002D745A">
      <w:pPr>
        <w:spacing w:after="0" w:line="240" w:lineRule="auto"/>
        <w:ind w:right="-284" w:hanging="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E3B11">
        <w:rPr>
          <w:rFonts w:ascii="Times New Roman" w:hAnsi="Times New Roman" w:cs="Times New Roman"/>
          <w:b/>
          <w:sz w:val="24"/>
          <w:szCs w:val="24"/>
        </w:rPr>
        <w:t xml:space="preserve">RANCANG BANGUN </w:t>
      </w:r>
      <w:r>
        <w:rPr>
          <w:rFonts w:ascii="Times New Roman" w:hAnsi="Times New Roman" w:cs="Times New Roman"/>
          <w:b/>
          <w:sz w:val="24"/>
          <w:szCs w:val="24"/>
        </w:rPr>
        <w:t xml:space="preserve">SISTEM INFORMASI TANAMAN HERBAL </w:t>
      </w:r>
      <w:r w:rsidRPr="00EE3B11">
        <w:rPr>
          <w:rFonts w:ascii="Times New Roman" w:hAnsi="Times New Roman" w:cs="Times New Roman"/>
          <w:b/>
          <w:sz w:val="24"/>
          <w:szCs w:val="24"/>
        </w:rPr>
        <w:t>SEBAGAI ALTERNAT</w:t>
      </w:r>
      <w:r>
        <w:rPr>
          <w:rFonts w:ascii="Times New Roman" w:hAnsi="Times New Roman" w:cs="Times New Roman"/>
          <w:b/>
          <w:sz w:val="24"/>
          <w:szCs w:val="24"/>
        </w:rPr>
        <w:t xml:space="preserve">IF PENGOBATAN PENYAKIT BERBASIS </w:t>
      </w:r>
      <w:r w:rsidRPr="00EE3B11">
        <w:rPr>
          <w:rFonts w:ascii="Times New Roman" w:hAnsi="Times New Roman" w:cs="Times New Roman"/>
          <w:b/>
          <w:sz w:val="24"/>
          <w:szCs w:val="24"/>
        </w:rPr>
        <w:t>ANDROID</w:t>
      </w:r>
    </w:p>
    <w:p w14:paraId="08FE60AA" w14:textId="77777777" w:rsidR="00F96D5C" w:rsidRDefault="00F96D5C" w:rsidP="00F96D5C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1CEFE40" w14:textId="77777777" w:rsidR="00F96D5C" w:rsidRDefault="00F96D5C" w:rsidP="00F96D5C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CFCA256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   Ahli Madya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</w:t>
      </w:r>
    </w:p>
    <w:p w14:paraId="22EC82DA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Makassar</w:t>
      </w:r>
    </w:p>
    <w:p w14:paraId="6664B537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088FEE2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2A70043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BC1F437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AC2AEB6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B52F98" w14:textId="77777777" w:rsid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6EFABE3" w14:textId="77777777" w:rsidR="00F96D5C" w:rsidRPr="00F96D5C" w:rsidRDefault="00F96D5C" w:rsidP="00F96D5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3A22337" w14:textId="77777777" w:rsidR="00F96D5C" w:rsidRDefault="00F96D5C" w:rsidP="00F96D5C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LEH:</w:t>
      </w:r>
    </w:p>
    <w:p w14:paraId="5E2DE9A4" w14:textId="77777777" w:rsidR="002D745A" w:rsidRDefault="002D745A" w:rsidP="002D745A">
      <w:pPr>
        <w:spacing w:after="0" w:line="360" w:lineRule="auto"/>
        <w:jc w:val="center"/>
        <w:rPr>
          <w:b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AYU ANDRIYAS </w:t>
      </w:r>
      <w:r w:rsidRPr="00356302">
        <w:rPr>
          <w:rFonts w:ascii="Times New Roman" w:hAnsi="Times New Roman" w:cs="Times New Roman"/>
          <w:b/>
          <w:sz w:val="24"/>
        </w:rPr>
        <w:t>1524133006</w:t>
      </w:r>
    </w:p>
    <w:p w14:paraId="226931AA" w14:textId="77777777" w:rsidR="00F96D5C" w:rsidRDefault="00F96D5C" w:rsidP="00F96D5C">
      <w:pPr>
        <w:spacing w:after="0" w:line="960" w:lineRule="auto"/>
        <w:jc w:val="center"/>
        <w:rPr>
          <w:rFonts w:ascii="Times New Roman" w:hAnsi="Times New Roman" w:cs="Times New Roman"/>
          <w:b/>
          <w:sz w:val="24"/>
        </w:rPr>
      </w:pPr>
    </w:p>
    <w:p w14:paraId="38A30E9D" w14:textId="77777777" w:rsidR="002D745A" w:rsidRDefault="002D745A" w:rsidP="00F96D5C">
      <w:pPr>
        <w:spacing w:after="0" w:line="960" w:lineRule="auto"/>
        <w:jc w:val="center"/>
        <w:rPr>
          <w:rFonts w:ascii="Times New Roman" w:hAnsi="Times New Roman" w:cs="Times New Roman"/>
          <w:b/>
          <w:sz w:val="24"/>
        </w:rPr>
      </w:pPr>
    </w:p>
    <w:p w14:paraId="62747E4A" w14:textId="77777777" w:rsidR="002D745A" w:rsidRDefault="002D745A" w:rsidP="00F96D5C">
      <w:pPr>
        <w:spacing w:after="0" w:line="960" w:lineRule="auto"/>
        <w:jc w:val="center"/>
        <w:rPr>
          <w:rFonts w:ascii="Times New Roman" w:hAnsi="Times New Roman" w:cs="Times New Roman"/>
          <w:b/>
          <w:sz w:val="24"/>
        </w:rPr>
      </w:pPr>
    </w:p>
    <w:p w14:paraId="2A1DD43F" w14:textId="77777777" w:rsidR="00F96D5C" w:rsidRPr="00F96D5C" w:rsidRDefault="00F96D5C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PROGRAM STUDI D3 TEKNIK ELEKTRO </w:t>
      </w:r>
    </w:p>
    <w:p w14:paraId="556435EC" w14:textId="77777777" w:rsidR="00F96D5C" w:rsidRDefault="00F96D5C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0075920E" w14:textId="77777777" w:rsidR="00F96D5C" w:rsidRDefault="00F96D5C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3970C51B" w14:textId="77777777" w:rsidR="00A514E6" w:rsidRDefault="00A514E6" w:rsidP="00A514E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3646621F" w14:textId="77777777" w:rsidR="00A514E6" w:rsidRDefault="006D6500" w:rsidP="00A514E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GUSTUS</w:t>
      </w:r>
      <w:r w:rsidR="00A514E6">
        <w:rPr>
          <w:rFonts w:ascii="Times New Roman" w:hAnsi="Times New Roman" w:cs="Times New Roman"/>
          <w:b/>
          <w:sz w:val="24"/>
          <w:szCs w:val="24"/>
        </w:rPr>
        <w:t xml:space="preserve"> 2018</w:t>
      </w:r>
    </w:p>
    <w:p w14:paraId="452EFEE0" w14:textId="77777777" w:rsidR="00A514E6" w:rsidRDefault="00A514E6" w:rsidP="002D745A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6F4B962" w14:textId="77777777" w:rsidR="00F96D5C" w:rsidRDefault="00F96D5C" w:rsidP="00F96D5C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578AE8E" w14:textId="77777777" w:rsidR="00F96D5C" w:rsidRDefault="00F96D5C" w:rsidP="00F96D5C">
      <w:pPr>
        <w:spacing w:after="0" w:line="120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82F3F52" w14:textId="77777777" w:rsidR="000365BB" w:rsidRDefault="000365BB" w:rsidP="000365B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14:paraId="679CEB47" w14:textId="77777777" w:rsidR="000365BB" w:rsidRDefault="000365BB" w:rsidP="000365BB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Bay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Andriy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356302">
        <w:rPr>
          <w:rFonts w:ascii="Times New Roman" w:hAnsi="Times New Roman" w:cs="Times New Roman"/>
          <w:b/>
          <w:sz w:val="24"/>
        </w:rPr>
        <w:t>1524133006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Rancang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Bangun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Sistem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Informasi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Tanaman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Herbal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Sebagai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Alternatif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Pengobatan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Penyakit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b/>
          <w:i/>
          <w:sz w:val="24"/>
          <w:szCs w:val="24"/>
        </w:rPr>
        <w:t>Berbasis</w:t>
      </w:r>
      <w:proofErr w:type="spellEnd"/>
      <w:r w:rsidRPr="00075763">
        <w:rPr>
          <w:rFonts w:ascii="Times New Roman" w:hAnsi="Times New Roman" w:cs="Times New Roman"/>
          <w:b/>
          <w:i/>
          <w:sz w:val="24"/>
          <w:szCs w:val="24"/>
        </w:rPr>
        <w:t xml:space="preserve"> Android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Negeri Makassar, 2018, </w:t>
      </w:r>
      <w:r w:rsidRPr="00075763">
        <w:rPr>
          <w:rFonts w:ascii="Times New Roman" w:hAnsi="Times New Roman" w:cs="Times New Roman"/>
          <w:b/>
          <w:sz w:val="24"/>
          <w:szCs w:val="24"/>
        </w:rPr>
        <w:t xml:space="preserve">Dr. Eng. Muhammad Agung, S.T., M.T dan </w:t>
      </w:r>
      <w:proofErr w:type="spellStart"/>
      <w:r w:rsidRPr="00075763">
        <w:rPr>
          <w:rFonts w:ascii="Times New Roman" w:hAnsi="Times New Roman" w:cs="Times New Roman"/>
          <w:b/>
          <w:sz w:val="24"/>
          <w:szCs w:val="24"/>
        </w:rPr>
        <w:t>Muliadi</w:t>
      </w:r>
      <w:proofErr w:type="spellEnd"/>
      <w:r w:rsidRPr="00075763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075763">
        <w:rPr>
          <w:rFonts w:ascii="Times New Roman" w:hAnsi="Times New Roman" w:cs="Times New Roman"/>
          <w:b/>
          <w:sz w:val="24"/>
          <w:szCs w:val="24"/>
        </w:rPr>
        <w:t>S.Pd</w:t>
      </w:r>
      <w:proofErr w:type="spellEnd"/>
      <w:r w:rsidRPr="00075763">
        <w:rPr>
          <w:rFonts w:ascii="Times New Roman" w:hAnsi="Times New Roman" w:cs="Times New Roman"/>
          <w:b/>
          <w:sz w:val="24"/>
          <w:szCs w:val="24"/>
        </w:rPr>
        <w:t xml:space="preserve">., </w:t>
      </w:r>
      <w:proofErr w:type="spellStart"/>
      <w:r w:rsidRPr="00075763">
        <w:rPr>
          <w:rFonts w:ascii="Times New Roman" w:hAnsi="Times New Roman" w:cs="Times New Roman"/>
          <w:b/>
          <w:sz w:val="24"/>
          <w:szCs w:val="24"/>
        </w:rPr>
        <w:t>M.Pd</w:t>
      </w:r>
      <w:proofErr w:type="spellEnd"/>
      <w:r w:rsidRPr="00075763">
        <w:rPr>
          <w:rFonts w:ascii="Times New Roman" w:hAnsi="Times New Roman" w:cs="Times New Roman"/>
          <w:b/>
          <w:sz w:val="24"/>
          <w:szCs w:val="24"/>
        </w:rPr>
        <w:t>.</w:t>
      </w:r>
    </w:p>
    <w:p w14:paraId="09FAEF5E" w14:textId="77777777" w:rsidR="000365BB" w:rsidRPr="0002489B" w:rsidRDefault="000365BB" w:rsidP="000365BB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</w:p>
    <w:p w14:paraId="7ABDA430" w14:textId="77777777" w:rsidR="000365BB" w:rsidRDefault="000365BB" w:rsidP="000365BB">
      <w:pPr>
        <w:pStyle w:val="ListParagraph"/>
        <w:tabs>
          <w:tab w:val="left" w:pos="0"/>
        </w:tabs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27EE">
        <w:rPr>
          <w:rFonts w:ascii="Times New Roman" w:hAnsi="Times New Roman" w:cs="Times New Roman"/>
          <w:sz w:val="24"/>
          <w:szCs w:val="24"/>
        </w:rPr>
        <w:t>tanaman</w:t>
      </w:r>
      <w:proofErr w:type="spellEnd"/>
      <w:r w:rsidRPr="00D527EE">
        <w:rPr>
          <w:rFonts w:ascii="Times New Roman" w:hAnsi="Times New Roman" w:cs="Times New Roman"/>
          <w:sz w:val="24"/>
          <w:szCs w:val="24"/>
        </w:rPr>
        <w:t xml:space="preserve"> herbal </w:t>
      </w:r>
      <w:proofErr w:type="spellStart"/>
      <w:r w:rsidRPr="00D527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527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27EE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Pr="00D527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27EE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D527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27EE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D527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27E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75763">
        <w:rPr>
          <w:rFonts w:ascii="Times New Roman" w:hAnsi="Times New Roman" w:cs="Times New Roman"/>
          <w:i/>
          <w:sz w:val="24"/>
          <w:szCs w:val="24"/>
        </w:rPr>
        <w:t xml:space="preserve"> android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75763">
        <w:rPr>
          <w:rFonts w:ascii="Times New Roman" w:hAnsi="Times New Roman" w:cs="Times New Roman"/>
          <w:sz w:val="24"/>
          <w:szCs w:val="24"/>
        </w:rPr>
        <w:t>engetahui</w:t>
      </w:r>
      <w:proofErr w:type="spellEnd"/>
      <w:r w:rsidRPr="000757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0757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57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757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76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0757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75763">
        <w:rPr>
          <w:rFonts w:ascii="Times New Roman" w:hAnsi="Times New Roman" w:cs="Times New Roman"/>
          <w:i/>
          <w:sz w:val="24"/>
          <w:szCs w:val="24"/>
        </w:rPr>
        <w:t>prototyping</w:t>
      </w:r>
      <w:r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CT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Makassar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74 orang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2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33A0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8133A0">
        <w:rPr>
          <w:rFonts w:ascii="Times New Roman" w:hAnsi="Times New Roman" w:cs="Times New Roman"/>
          <w:sz w:val="24"/>
          <w:szCs w:val="24"/>
        </w:rPr>
        <w:t xml:space="preserve"> </w:t>
      </w:r>
      <w:r w:rsidRPr="00CD6B27">
        <w:rPr>
          <w:rFonts w:ascii="Times New Roman" w:hAnsi="Times New Roman" w:cs="Times New Roman"/>
          <w:i/>
          <w:sz w:val="24"/>
          <w:szCs w:val="24"/>
        </w:rPr>
        <w:t>simple random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ampling.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Information System Herbs Healthy </w:t>
      </w:r>
      <w:r>
        <w:rPr>
          <w:rFonts w:ascii="Times New Roman" w:hAnsi="Times New Roman" w:cs="Times New Roman"/>
          <w:sz w:val="24"/>
          <w:szCs w:val="24"/>
        </w:rPr>
        <w:t xml:space="preserve">(ISSH)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android. </w:t>
      </w:r>
      <w:r w:rsidRPr="009A7459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r w:rsidRPr="009A7459">
        <w:rPr>
          <w:rFonts w:ascii="Times New Roman" w:hAnsi="Times New Roman" w:cs="Times New Roman"/>
          <w:i/>
          <w:sz w:val="24"/>
          <w:szCs w:val="24"/>
        </w:rPr>
        <w:t xml:space="preserve">black box </w:t>
      </w:r>
      <w:r w:rsidRPr="009A7459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A7459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khasiat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7459">
        <w:rPr>
          <w:rFonts w:ascii="Times New Roman" w:hAnsi="Times New Roman" w:cs="Times New Roman"/>
          <w:sz w:val="24"/>
          <w:szCs w:val="24"/>
        </w:rPr>
        <w:t>tanaman</w:t>
      </w:r>
      <w:proofErr w:type="spellEnd"/>
      <w:r w:rsidRPr="009A7459">
        <w:rPr>
          <w:rFonts w:ascii="Times New Roman" w:hAnsi="Times New Roman" w:cs="Times New Roman"/>
          <w:sz w:val="24"/>
          <w:szCs w:val="24"/>
        </w:rPr>
        <w:t xml:space="preserve"> herbal.</w:t>
      </w:r>
    </w:p>
    <w:p w14:paraId="5850CABC" w14:textId="77777777" w:rsidR="000365BB" w:rsidRDefault="000365BB" w:rsidP="000365BB">
      <w:pPr>
        <w:pStyle w:val="ListParagraph"/>
        <w:tabs>
          <w:tab w:val="left" w:pos="0"/>
        </w:tabs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E7E6D88" w14:textId="77777777" w:rsidR="000365BB" w:rsidRDefault="000365BB" w:rsidP="000365BB">
      <w:pPr>
        <w:pStyle w:val="ListParagraph"/>
        <w:tabs>
          <w:tab w:val="left" w:pos="0"/>
        </w:tabs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33CCF13" w14:textId="77777777" w:rsidR="000365BB" w:rsidRPr="009A7459" w:rsidRDefault="000365BB" w:rsidP="000365BB">
      <w:pPr>
        <w:pStyle w:val="ListParagraph"/>
        <w:tabs>
          <w:tab w:val="left" w:pos="0"/>
        </w:tabs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A7459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r w:rsidRPr="009A7459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9A7459">
        <w:rPr>
          <w:rFonts w:ascii="Times New Roman" w:hAnsi="Times New Roman" w:cs="Times New Roman"/>
          <w:b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Android,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anam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Herbal.</w:t>
      </w:r>
    </w:p>
    <w:p w14:paraId="0EE0EF7C" w14:textId="77777777" w:rsidR="000365BB" w:rsidRPr="00BB6F51" w:rsidRDefault="000365BB" w:rsidP="000365BB">
      <w:pPr>
        <w:pStyle w:val="ListParagraph"/>
        <w:spacing w:after="0" w:line="240" w:lineRule="auto"/>
        <w:ind w:left="0" w:firstLine="709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6502AE2" w14:textId="77777777" w:rsidR="000365BB" w:rsidRPr="00075763" w:rsidRDefault="000365BB" w:rsidP="000365BB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C89FAD7" w14:textId="77777777" w:rsidR="000365BB" w:rsidRPr="00075763" w:rsidRDefault="000365BB" w:rsidP="000365BB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1CD6223" w14:textId="643E7811" w:rsidR="00F96D5C" w:rsidRDefault="00F96D5C" w:rsidP="00F96D5C">
      <w:pPr>
        <w:spacing w:after="0" w:line="120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4B912281" w14:textId="19E59225" w:rsidR="00591EB3" w:rsidRDefault="00591EB3" w:rsidP="00F96D5C">
      <w:pPr>
        <w:spacing w:after="0" w:line="120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72462C5" w14:textId="69EDE46C" w:rsidR="00591EB3" w:rsidRDefault="00591EB3" w:rsidP="00F96D5C">
      <w:pPr>
        <w:spacing w:after="0" w:line="120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0DC5063" w14:textId="64E52CBF" w:rsidR="00591EB3" w:rsidRDefault="00591EB3" w:rsidP="00591EB3">
      <w:pPr>
        <w:spacing w:after="0" w:line="120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fldChar w:fldCharType="begin" w:fldLock="1"/>
      </w:r>
      <w:r>
        <w:rPr>
          <w:rFonts w:ascii="Times New Roman" w:hAnsi="Times New Roman" w:cs="Times New Roman"/>
          <w:b/>
          <w:sz w:val="28"/>
          <w:szCs w:val="28"/>
        </w:rPr>
        <w:instrText>ADDIN CSL_CITATION {"citationItems":[{"id":"ITEM-1","itemData":{"author":[{"dropping-particle":"","family":"Jaya","given":"Hendra","non-dropping-particle":"","parse-names":false,"suffix":""},{"dropping-particle":"","family":"Supriadi","given":"Yasser A Djawad","non-dropping-particle":"","parse-names":false,"suffix":""}],"id":"ITEM-1","issued":{"date-parts":[["0"]]},"title":"SISTEM MONITORING BANJIR DAN TSUNAMI BERBASIS SMS (SHORT MESSAGE SERVICE) SEBAGAI MEDIA INFORMASI DALAM RANGKA PERINGATAN DINI BENCANA PADA KAB. MAJENE PROV. SULBAR","type":"article-journal"},"uris":["http://www.mendeley.com/documents/?uuid=baabb01b-a556-4a14-8907-d9611eee0b3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Pr="00591EB3">
        <w:rPr>
          <w:rFonts w:ascii="Times New Roman" w:hAnsi="Times New Roman" w:cs="Times New Roman"/>
          <w:noProof/>
          <w:sz w:val="28"/>
          <w:szCs w:val="28"/>
        </w:rPr>
        <w:t>[1]</w:t>
      </w:r>
      <w:r>
        <w:rPr>
          <w:rFonts w:ascii="Times New Roman" w:hAnsi="Times New Roman" w:cs="Times New Roman"/>
          <w:b/>
          <w:sz w:val="28"/>
          <w:szCs w:val="28"/>
        </w:rPr>
        <w:fldChar w:fldCharType="end"/>
      </w: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8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5d84b10-ca66-4834-91c3-0ec3a7254c9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Pr="00591EB3">
        <w:rPr>
          <w:rFonts w:ascii="Times New Roman" w:hAnsi="Times New Roman" w:cs="Times New Roman"/>
          <w:noProof/>
          <w:sz w:val="28"/>
          <w:szCs w:val="28"/>
        </w:rPr>
        <w:t>[2]</w:t>
      </w:r>
      <w:r>
        <w:rPr>
          <w:rFonts w:ascii="Times New Roman" w:hAnsi="Times New Roman" w:cs="Times New Roman"/>
          <w:b/>
          <w:sz w:val="28"/>
          <w:szCs w:val="28"/>
        </w:rPr>
        <w:fldChar w:fldCharType="end"/>
      </w: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8"/>
        </w:rPr>
        <w:instrText>ADDIN CSL_CITATION {"citationItems":[{"id":"ITEM-1","itemData":{"ISSN":"2085-8817","author":[{"dropping-particle":"","family":"Sidin","given":"Udin Sidik","non-dropping-particle":"","parse-names":false,"suffix":""}],"container-title":"DINAMIKA: Jurnal Ilmiah Teknik Mesin","id":"ITEM-1","issue":"1","issued":{"date-parts":[["2015"]]},"title":"PENGEMBANGAN SISTEM REGISTRASI LABORATORIUM BERBASIS WAP","type":"article-journal","volume":"6"},"uris":["http://www.mendeley.com/documents/?uuid=93fed1fd-4135-4e80-9b83-9d36543096fc"]}],"mendeley":{"formattedCitation":"[3]","plainTextFormattedCitation":"[3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Pr="00591EB3">
        <w:rPr>
          <w:rFonts w:ascii="Times New Roman" w:hAnsi="Times New Roman" w:cs="Times New Roman"/>
          <w:noProof/>
          <w:sz w:val="28"/>
          <w:szCs w:val="28"/>
        </w:rPr>
        <w:t>[3]</w:t>
      </w:r>
      <w:r>
        <w:rPr>
          <w:rFonts w:ascii="Times New Roman" w:hAnsi="Times New Roman" w:cs="Times New Roman"/>
          <w:b/>
          <w:sz w:val="28"/>
          <w:szCs w:val="28"/>
        </w:rPr>
        <w:fldChar w:fldCharType="end"/>
      </w: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8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4]","plainTextFormattedCitation":"[4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Pr="00591EB3">
        <w:rPr>
          <w:rFonts w:ascii="Times New Roman" w:hAnsi="Times New Roman" w:cs="Times New Roman"/>
          <w:noProof/>
          <w:sz w:val="28"/>
          <w:szCs w:val="28"/>
        </w:rPr>
        <w:t>[4]</w:t>
      </w:r>
      <w:r>
        <w:rPr>
          <w:rFonts w:ascii="Times New Roman" w:hAnsi="Times New Roman" w:cs="Times New Roman"/>
          <w:b/>
          <w:sz w:val="28"/>
          <w:szCs w:val="28"/>
        </w:rPr>
        <w:fldChar w:fldCharType="end"/>
      </w: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41743623" w14:textId="2EB1C2CA" w:rsidR="00591EB3" w:rsidRPr="00591EB3" w:rsidRDefault="00591EB3" w:rsidP="00591EB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Pr="00591EB3">
        <w:rPr>
          <w:rFonts w:ascii="Times New Roman" w:hAnsi="Times New Roman" w:cs="Times New Roman"/>
          <w:noProof/>
          <w:sz w:val="28"/>
          <w:szCs w:val="24"/>
        </w:rPr>
        <w:t>[1]</w:t>
      </w:r>
      <w:r w:rsidRPr="00591EB3">
        <w:rPr>
          <w:rFonts w:ascii="Times New Roman" w:hAnsi="Times New Roman" w:cs="Times New Roman"/>
          <w:noProof/>
          <w:sz w:val="28"/>
          <w:szCs w:val="24"/>
        </w:rPr>
        <w:tab/>
        <w:t>H. Jaya and Y. A. D. Supriadi, “SISTEM MONITORING BANJIR DAN TSUNAMI BERBASIS SMS (SHORT MESSAGE SERVICE) SEBAGAI MEDIA INFORMASI DALAM RANGKA PERINGATAN DINI BENCANA PADA KAB. MAJENE PROV. SULBAR.”</w:t>
      </w:r>
    </w:p>
    <w:p w14:paraId="224DA147" w14:textId="77777777" w:rsidR="00591EB3" w:rsidRPr="00591EB3" w:rsidRDefault="00591EB3" w:rsidP="00591EB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591EB3">
        <w:rPr>
          <w:rFonts w:ascii="Times New Roman" w:hAnsi="Times New Roman" w:cs="Times New Roman"/>
          <w:noProof/>
          <w:sz w:val="28"/>
          <w:szCs w:val="24"/>
        </w:rPr>
        <w:t>[2]</w:t>
      </w:r>
      <w:r w:rsidRPr="00591EB3">
        <w:rPr>
          <w:rFonts w:ascii="Times New Roman" w:hAnsi="Times New Roman" w:cs="Times New Roman"/>
          <w:noProof/>
          <w:sz w:val="28"/>
          <w:szCs w:val="24"/>
        </w:rPr>
        <w:tab/>
        <w:t xml:space="preserve">S. G. Zain, “PENGEMBANGAN SISTEM INFORMASI BERBASIS PENELITIAN PNBP PADA LEMBAGA PENELITIAN UNIVERSITAS NEGERI MAKASSAR,” </w:t>
      </w:r>
      <w:r w:rsidRPr="00591EB3">
        <w:rPr>
          <w:rFonts w:ascii="Times New Roman" w:hAnsi="Times New Roman" w:cs="Times New Roman"/>
          <w:i/>
          <w:iCs/>
          <w:noProof/>
          <w:sz w:val="28"/>
          <w:szCs w:val="24"/>
        </w:rPr>
        <w:t>Elektron. Telekomun. Comput.</w:t>
      </w:r>
      <w:r w:rsidRPr="00591EB3">
        <w:rPr>
          <w:rFonts w:ascii="Times New Roman" w:hAnsi="Times New Roman" w:cs="Times New Roman"/>
          <w:noProof/>
          <w:sz w:val="28"/>
          <w:szCs w:val="24"/>
        </w:rPr>
        <w:t>, vol. 11, no. 2, 2016.</w:t>
      </w:r>
    </w:p>
    <w:p w14:paraId="1730DBFD" w14:textId="77777777" w:rsidR="00591EB3" w:rsidRPr="00591EB3" w:rsidRDefault="00591EB3" w:rsidP="00591EB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591EB3">
        <w:rPr>
          <w:rFonts w:ascii="Times New Roman" w:hAnsi="Times New Roman" w:cs="Times New Roman"/>
          <w:noProof/>
          <w:sz w:val="28"/>
          <w:szCs w:val="24"/>
        </w:rPr>
        <w:t>[3]</w:t>
      </w:r>
      <w:r w:rsidRPr="00591EB3">
        <w:rPr>
          <w:rFonts w:ascii="Times New Roman" w:hAnsi="Times New Roman" w:cs="Times New Roman"/>
          <w:noProof/>
          <w:sz w:val="28"/>
          <w:szCs w:val="24"/>
        </w:rPr>
        <w:tab/>
        <w:t xml:space="preserve">U. S. Sidin, “PENGEMBANGAN SISTEM REGISTRASI LABORATORIUM BERBASIS WAP,” </w:t>
      </w:r>
      <w:r w:rsidRPr="00591EB3">
        <w:rPr>
          <w:rFonts w:ascii="Times New Roman" w:hAnsi="Times New Roman" w:cs="Times New Roman"/>
          <w:i/>
          <w:iCs/>
          <w:noProof/>
          <w:sz w:val="28"/>
          <w:szCs w:val="24"/>
        </w:rPr>
        <w:t>Din. J. Ilm. Tek. Mesin</w:t>
      </w:r>
      <w:r w:rsidRPr="00591EB3">
        <w:rPr>
          <w:rFonts w:ascii="Times New Roman" w:hAnsi="Times New Roman" w:cs="Times New Roman"/>
          <w:noProof/>
          <w:sz w:val="28"/>
          <w:szCs w:val="24"/>
        </w:rPr>
        <w:t>, vol. 6, no. 1, 2015.</w:t>
      </w:r>
    </w:p>
    <w:p w14:paraId="48743F6B" w14:textId="77777777" w:rsidR="00591EB3" w:rsidRPr="00591EB3" w:rsidRDefault="00591EB3" w:rsidP="00591EB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</w:rPr>
      </w:pPr>
      <w:r w:rsidRPr="00591EB3">
        <w:rPr>
          <w:rFonts w:ascii="Times New Roman" w:hAnsi="Times New Roman" w:cs="Times New Roman"/>
          <w:noProof/>
          <w:sz w:val="28"/>
          <w:szCs w:val="24"/>
        </w:rPr>
        <w:t>[4]</w:t>
      </w:r>
      <w:r w:rsidRPr="00591EB3">
        <w:rPr>
          <w:rFonts w:ascii="Times New Roman" w:hAnsi="Times New Roman" w:cs="Times New Roman"/>
          <w:noProof/>
          <w:sz w:val="28"/>
          <w:szCs w:val="24"/>
        </w:rPr>
        <w:tab/>
        <w:t xml:space="preserve">U. S. Sidin, “SISTEM INFORMASI PENJADWALAN MATA PELAJARAN BERBASIS WEB,” </w:t>
      </w:r>
      <w:r w:rsidRPr="00591EB3">
        <w:rPr>
          <w:rFonts w:ascii="Times New Roman" w:hAnsi="Times New Roman" w:cs="Times New Roman"/>
          <w:i/>
          <w:iCs/>
          <w:noProof/>
          <w:sz w:val="28"/>
          <w:szCs w:val="24"/>
        </w:rPr>
        <w:t>semanTIK</w:t>
      </w:r>
      <w:r w:rsidRPr="00591EB3">
        <w:rPr>
          <w:rFonts w:ascii="Times New Roman" w:hAnsi="Times New Roman" w:cs="Times New Roman"/>
          <w:noProof/>
          <w:sz w:val="28"/>
          <w:szCs w:val="24"/>
        </w:rPr>
        <w:t>, vol. 2, no. 1, 2016.</w:t>
      </w:r>
    </w:p>
    <w:p w14:paraId="5A0389AD" w14:textId="0E0FCF49" w:rsidR="00591EB3" w:rsidRPr="00F96D5C" w:rsidRDefault="00591EB3" w:rsidP="00591EB3">
      <w:pPr>
        <w:spacing w:after="0" w:line="120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sectPr w:rsidR="00591EB3" w:rsidRPr="00F96D5C" w:rsidSect="00B1163E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163E"/>
    <w:rsid w:val="000240CF"/>
    <w:rsid w:val="000365BB"/>
    <w:rsid w:val="000C0EAF"/>
    <w:rsid w:val="000E3DA4"/>
    <w:rsid w:val="002D745A"/>
    <w:rsid w:val="00356313"/>
    <w:rsid w:val="003724F8"/>
    <w:rsid w:val="00377C2C"/>
    <w:rsid w:val="00411F0C"/>
    <w:rsid w:val="004A26C0"/>
    <w:rsid w:val="00591EB3"/>
    <w:rsid w:val="006D6500"/>
    <w:rsid w:val="008C273C"/>
    <w:rsid w:val="00A24DE7"/>
    <w:rsid w:val="00A514E6"/>
    <w:rsid w:val="00B1163E"/>
    <w:rsid w:val="00B92BFD"/>
    <w:rsid w:val="00C046B3"/>
    <w:rsid w:val="00C57C14"/>
    <w:rsid w:val="00C60D8B"/>
    <w:rsid w:val="00C64C5C"/>
    <w:rsid w:val="00CB36CD"/>
    <w:rsid w:val="00D7134C"/>
    <w:rsid w:val="00E43FA1"/>
    <w:rsid w:val="00F31407"/>
    <w:rsid w:val="00F9026E"/>
    <w:rsid w:val="00F95F1A"/>
    <w:rsid w:val="00F96D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1DD774"/>
  <w15:docId w15:val="{F7740FA6-6779-4FC7-8610-9F16127B0B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63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16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163E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0365B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904</Words>
  <Characters>5157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Andi Baso Kaswar</cp:lastModifiedBy>
  <cp:revision>5</cp:revision>
  <cp:lastPrinted>2018-08-28T12:12:00Z</cp:lastPrinted>
  <dcterms:created xsi:type="dcterms:W3CDTF">2019-06-24T01:05:00Z</dcterms:created>
  <dcterms:modified xsi:type="dcterms:W3CDTF">2019-06-24T0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